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r w:rsidRPr="002A7AAC">
        <w:rPr>
          <w:rFonts w:ascii="Calibri" w:hAnsi="Calibri" w:cs="Calibri"/>
          <w:b/>
          <w:bCs/>
          <w:color w:val="C00000"/>
        </w:rPr>
        <w:t xml:space="preserve">Reviewer #1: Humans operate at different,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Any indication in the literature expect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p w14:paraId="4D4D7E71" w14:textId="2416A0A4"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2DBBEEAC" w:rsidR="00A900AD" w:rsidRPr="00333073"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only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5"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w:t>
      </w:r>
      <w:r w:rsidR="00A900AD" w:rsidRPr="00333073">
        <w:rPr>
          <w:rFonts w:ascii="Calibri" w:hAnsi="Calibri" w:cs="Calibri"/>
        </w:rPr>
        <w:lastRenderedPageBreak/>
        <w:t xml:space="preserve">added the following: </w:t>
      </w:r>
      <w:r w:rsidR="00333073" w:rsidRPr="00333073">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irrespective of musicality), please also refer to Nussbaum et al. (2022).” (page 28)</w:t>
      </w:r>
    </w:p>
    <w:p w14:paraId="04C7BEF6" w14:textId="1EA03AE0" w:rsidR="00D54A75" w:rsidRPr="00821DFF" w:rsidRDefault="00A900AD" w:rsidP="00821DFF">
      <w:pPr>
        <w:spacing w:after="0" w:line="240" w:lineRule="auto"/>
        <w:rPr>
          <w:rFonts w:ascii="Times New Roman" w:hAnsi="Times New Roman" w:cs="Times New Roman"/>
          <w:iCs/>
        </w:rPr>
      </w:pPr>
      <w:r w:rsidRPr="00A900AD">
        <w:rPr>
          <w:rFonts w:ascii="Calibri" w:hAnsi="Calibri" w:cs="Calibri"/>
          <w:iCs/>
        </w:rPr>
        <w:t>Concerning the choice of emotions</w:t>
      </w:r>
      <w:r>
        <w:rPr>
          <w:rFonts w:ascii="Calibri" w:hAnsi="Calibri" w:cs="Calibri"/>
          <w:iCs/>
        </w:rPr>
        <w:t xml:space="preserve">: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Pr>
          <w:rFonts w:ascii="Calibri" w:hAnsi="Calibri" w:cs="Calibri"/>
          <w:iCs/>
        </w:rPr>
        <w:t xml:space="preserve">We added this information in the methods section: </w:t>
      </w:r>
      <w:r w:rsidR="00D54A75" w:rsidRPr="00821DFF">
        <w:rPr>
          <w:rFonts w:ascii="Calibri" w:hAnsi="Calibri" w:cs="Calibri"/>
          <w:iCs/>
        </w:rPr>
        <w:t>“</w:t>
      </w:r>
      <w:r w:rsidR="00821DFF" w:rsidRPr="00821DFF">
        <w:rPr>
          <w:rFonts w:ascii="Times New Roman" w:hAnsi="Times New Roman" w:cs="Times New Roman"/>
          <w:i/>
          <w:iCs/>
        </w:rPr>
        <w:t xml:space="preserve">A prior validation study with 20 raters confirmed that the two positive and two negative emotions had different degrees of emotional intensity (happiness, M=3.40±0.06, vs. pleasure, M=2.88±0.07, t(19)=9.57, p &lt; 0.001, and fear, M=3.01±0.06, vs. sadness, M=2.78±0.07, t(19)=6.58, p &lt; 0.001, on a rating scale from 1 to 4]. </w:t>
      </w:r>
      <w:r w:rsidR="00D54A75" w:rsidRPr="00821DFF">
        <w:rPr>
          <w:rFonts w:ascii="Calibri" w:hAnsi="Calibri" w:cs="Calibri"/>
          <w:iCs/>
        </w:rPr>
        <w:t>”</w:t>
      </w:r>
      <w:r w:rsidR="00821DFF" w:rsidRPr="00821DFF">
        <w:rPr>
          <w:rFonts w:ascii="Calibri" w:hAnsi="Calibri" w:cs="Calibri"/>
          <w:iCs/>
        </w:rPr>
        <w:t xml:space="preserve"> (page 10/</w:t>
      </w:r>
      <w:commentRangeStart w:id="0"/>
      <w:r w:rsidR="00821DFF" w:rsidRPr="00821DFF">
        <w:rPr>
          <w:rFonts w:ascii="Calibri" w:hAnsi="Calibri" w:cs="Calibri"/>
          <w:iCs/>
        </w:rPr>
        <w:t>11</w:t>
      </w:r>
      <w:commentRangeEnd w:id="0"/>
      <w:r w:rsidR="00821DFF">
        <w:rPr>
          <w:rStyle w:val="Kommentarzeichen"/>
        </w:rPr>
        <w:commentReference w:id="0"/>
      </w:r>
      <w:r w:rsidR="00821DFF" w:rsidRPr="00821DFF">
        <w:rPr>
          <w:rFonts w:ascii="Calibri" w:hAnsi="Calibri" w:cs="Calibri"/>
          <w:iCs/>
        </w:rPr>
        <w:t>)</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4B1E3655" w14:textId="5C98FB21"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64AFADE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712D5">
        <w:rPr>
          <w:rFonts w:ascii="Calibri" w:hAnsi="Calibri" w:cs="Calibri"/>
          <w:color w:val="C00000"/>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several part in the manuscript, to make this clearer: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 xml:space="preserve">I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5C8D3E6E" w14:textId="7A0FA560" w:rsidR="00727109" w:rsidRPr="00727109" w:rsidRDefault="00727109" w:rsidP="00727109">
      <w:pPr>
        <w:ind w:left="360"/>
        <w:rPr>
          <w:rFonts w:ascii="Calibri" w:hAnsi="Calibri" w:cs="Calibri"/>
          <w:b/>
          <w:bCs/>
        </w:rPr>
      </w:pPr>
      <w:r w:rsidRPr="00727109">
        <w:rPr>
          <w:rFonts w:ascii="Calibri" w:hAnsi="Calibri" w:cs="Calibri"/>
          <w:i/>
          <w:iCs/>
        </w:rPr>
        <w:lastRenderedPageBreak/>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D5ADFAD" w14:textId="77777777" w:rsidR="008F786B" w:rsidRPr="00727109" w:rsidRDefault="008F786B" w:rsidP="008F786B">
      <w:pPr>
        <w:pStyle w:val="Listenabsatz"/>
        <w:rPr>
          <w:rFonts w:ascii="Calibri" w:hAnsi="Calibri" w:cs="Calibri"/>
          <w:b/>
          <w:bCs/>
        </w:rPr>
      </w:pPr>
    </w:p>
    <w:p w14:paraId="0D6568C8"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Reviewer #3: Major issues: Q1. Transparency and preregistration</w:t>
      </w:r>
      <w:r w:rsidRPr="002A7AAC">
        <w:rPr>
          <w:rFonts w:ascii="Calibri" w:hAnsi="Calibri" w:cs="Calibri"/>
          <w:b/>
          <w:bCs/>
          <w:color w:val="275317" w:themeColor="accent6" w:themeShade="80"/>
        </w:rPr>
        <w:br/>
        <w:t xml:space="preserve">The study claims to follow open science principles through preregistration. However, the preregistration was </w:t>
      </w:r>
      <w:proofErr w:type="spellStart"/>
      <w:r w:rsidRPr="002A7AAC">
        <w:rPr>
          <w:rFonts w:ascii="Calibri" w:hAnsi="Calibri" w:cs="Calibri"/>
          <w:b/>
          <w:bCs/>
          <w:color w:val="275317" w:themeColor="accent6" w:themeShade="80"/>
        </w:rPr>
        <w:t>submitten</w:t>
      </w:r>
      <w:proofErr w:type="spellEnd"/>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7F955A0D" w14:textId="11A734B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7B5C808C"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363246A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329FAD"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6B34794A"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20D4A3A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1E07A268"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2C6513F0" w:rsidR="002665AD" w:rsidRPr="002665AD" w:rsidRDefault="002665AD" w:rsidP="002665AD">
      <w:pPr>
        <w:ind w:left="284"/>
        <w:rPr>
          <w:rFonts w:ascii="Calibri" w:hAnsi="Calibri" w:cs="Calibri"/>
          <w:b/>
          <w:bCs/>
        </w:rPr>
      </w:pPr>
      <w:r w:rsidRPr="002665AD">
        <w:rPr>
          <w:rFonts w:ascii="Calibri" w:hAnsi="Calibri" w:cs="Calibri"/>
          <w:i/>
          <w:iCs/>
        </w:rPr>
        <w:lastRenderedPageBreak/>
        <w:t>Response:</w:t>
      </w:r>
      <w:r w:rsidRPr="002665AD">
        <w:rPr>
          <w:rFonts w:ascii="Calibri" w:hAnsi="Calibri" w:cs="Calibri"/>
        </w:rPr>
        <w:t xml:space="preserve"> </w:t>
      </w:r>
      <w:proofErr w:type="spellStart"/>
      <w:r w:rsidRPr="002665AD">
        <w:rPr>
          <w:rFonts w:ascii="Calibri" w:hAnsi="Calibri" w:cs="Calibri"/>
          <w:color w:val="C00000"/>
        </w:rPr>
        <w:t>ToDo</w:t>
      </w:r>
      <w:proofErr w:type="spellEnd"/>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4B81E5EF"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0.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57B7981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3A9741A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225692D7" w14:textId="77777777"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is unintentional. We scanned me manuscript and slightly adjusted the wording in the following parts: </w:t>
      </w:r>
    </w:p>
    <w:p w14:paraId="64B94499" w14:textId="4FF0DC26"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page 4)</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lastRenderedPageBreak/>
        <w:t>“</w:t>
      </w:r>
      <w:r w:rsidRPr="00747B6A">
        <w:rPr>
          <w:rFonts w:ascii="Calibri" w:hAnsi="Calibri" w:cs="Calibri"/>
          <w:bCs/>
          <w:i/>
        </w:rPr>
        <w:t xml:space="preserve">Overall, the few data that are available do not provide </w:t>
      </w:r>
      <w:proofErr w:type="spellStart"/>
      <w:r w:rsidRPr="00747B6A">
        <w:rPr>
          <w:rFonts w:ascii="Calibri" w:hAnsi="Calibri" w:cs="Calibri"/>
          <w:bCs/>
          <w:i/>
        </w:rPr>
        <w:t>clearcut</w:t>
      </w:r>
      <w:proofErr w:type="spellEnd"/>
      <w:r w:rsidRPr="00747B6A">
        <w:rPr>
          <w:rFonts w:ascii="Calibri" w:hAnsi="Calibri" w:cs="Calibri"/>
          <w:bCs/>
          <w:i/>
        </w:rPr>
        <w:t>, let alone causal evidence for</w:t>
      </w:r>
      <w:bookmarkStart w:id="1" w:name="_GoBack"/>
      <w:bookmarkEnd w:id="1"/>
      <w:r w:rsidRPr="00747B6A">
        <w:rPr>
          <w:rFonts w:ascii="Calibri" w:hAnsi="Calibri" w:cs="Calibri"/>
          <w:bCs/>
          <w:i/>
        </w:rPr>
        <w:t xml:space="preserve">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58A2E540"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2)</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The number of hypotheses seems inappropriate to me, at least. As stated above, commenting on a correlation table is sufficient. The hypotheses 3-7 are not at the same level of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3B54CAA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2"/>
      <w:proofErr w:type="spellStart"/>
      <w:r w:rsidRPr="00727109">
        <w:rPr>
          <w:rFonts w:ascii="Calibri" w:hAnsi="Calibri" w:cs="Calibri"/>
          <w:color w:val="C00000"/>
        </w:rPr>
        <w:t>ToDo</w:t>
      </w:r>
      <w:commentRangeEnd w:id="2"/>
      <w:proofErr w:type="spellEnd"/>
      <w:r w:rsidR="004B5A19">
        <w:rPr>
          <w:rStyle w:val="Kommentarzeichen"/>
        </w:rPr>
        <w:commentReference w:id="2"/>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w:t>
      </w:r>
      <w:r w:rsidR="001C1D45" w:rsidRPr="001C1D45">
        <w:rPr>
          <w:rFonts w:ascii="Calibri" w:hAnsi="Calibri" w:cs="Calibri"/>
        </w:rPr>
        <w:lastRenderedPageBreak/>
        <w:t>“[...] 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Pitch“, „Timbre”, and „Rhythm“, which we considered most informative for the present research question.”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w:t>
      </w:r>
      <w:proofErr w:type="gramEnd"/>
      <w:r w:rsidRPr="00EA06B4">
        <w:rPr>
          <w:rFonts w:ascii="Calibri" w:hAnsi="Calibri" w:cs="Calibri"/>
          <w:b/>
          <w:bCs/>
          <w:color w:val="196B24" w:themeColor="accent3"/>
        </w:rPr>
        <w:t xml:space="preserve">77)|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t(87)| = 1.13, p = .261)." This begins with comparisons between F0 and Timbre (conditions), but ends with comparisons Fear vs Sadness (emotions). Please clarify and make sure all relevant comparisons are reported.</w:t>
      </w:r>
    </w:p>
    <w:p w14:paraId="6C168AC0" w14:textId="719B18E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w:t>
      </w:r>
      <w:proofErr w:type="spellStart"/>
      <w:r w:rsidR="00B6212E">
        <w:rPr>
          <w:rFonts w:ascii="Calibri" w:hAnsi="Calibri" w:cs="Calibri"/>
        </w:rPr>
        <w:t>eg.</w:t>
      </w:r>
      <w:proofErr w:type="spellEnd"/>
      <w:r w:rsidR="00B6212E">
        <w:rPr>
          <w:rFonts w:ascii="Calibri" w:hAnsi="Calibri" w:cs="Calibri"/>
        </w:rPr>
        <w:t xml:space="preserve">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8)</w:t>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AA0B3C">
        <w:rPr>
          <w:rFonts w:ascii="Calibri" w:hAnsi="Calibri" w:cs="Calibri"/>
          <w:b/>
        </w:rPr>
        <w:t>ε</w:t>
      </w:r>
      <w:proofErr w:type="gramStart"/>
      <w:r w:rsidR="007A40EA" w:rsidRPr="00AA0B3C">
        <w:rPr>
          <w:rFonts w:ascii="Calibri" w:hAnsi="Calibri" w:cs="Calibri"/>
          <w:b/>
          <w:vertAlign w:val="subscript"/>
        </w:rPr>
        <w:t>HF</w:t>
      </w:r>
      <w:proofErr w:type="spellEnd"/>
      <w:r w:rsidR="007A40EA" w:rsidRPr="00AA0B3C">
        <w:rPr>
          <w:rFonts w:ascii="Calibri" w:hAnsi="Calibri" w:cs="Calibri"/>
          <w:b/>
          <w:sz w:val="16"/>
          <w:szCs w:val="16"/>
          <w:vertAlign w:val="subscript"/>
        </w:rPr>
        <w:t xml:space="preserve">  </w:t>
      </w:r>
      <w:r w:rsidR="007A40EA" w:rsidRPr="00AA0B3C">
        <w:rPr>
          <w:rFonts w:ascii="Calibri" w:hAnsi="Calibri" w:cs="Calibri"/>
          <w:b/>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Spearman correlations between the PROMS and vocal emotion recognition performance” and more information in the legend: “</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3. Terminology Consistency: The manuscript uses both “Vocal emotion recognition” and “vocal emotion perception”. Please ensure consistent terminology </w:t>
      </w:r>
      <w:r w:rsidRPr="00EA06B4">
        <w:rPr>
          <w:rFonts w:ascii="Calibri" w:hAnsi="Calibri" w:cs="Calibri"/>
          <w:b/>
          <w:bCs/>
          <w:color w:val="196B24" w:themeColor="accent3"/>
        </w:rPr>
        <w:lastRenderedPageBreak/>
        <w:t>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3"/>
      <w:r w:rsidR="00B44972" w:rsidRPr="00B44972">
        <w:rPr>
          <w:rFonts w:ascii="Calibri" w:hAnsi="Calibri" w:cs="Calibri"/>
        </w:rPr>
        <w:t xml:space="preserve">We have changed “vocal emotion perception” to “vocal emotion recognition” throughout. </w:t>
      </w:r>
      <w:commentRangeEnd w:id="3"/>
      <w:r w:rsidR="00B44972">
        <w:rPr>
          <w:rStyle w:val="Kommentarzeichen"/>
        </w:rPr>
        <w:commentReference w:id="3"/>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End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7295012A"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based on short vocal utterances expressing happiness, pleasure, fear, and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w:t>
      </w:r>
      <w:r w:rsidRPr="00EA06B4">
        <w:rPr>
          <w:rFonts w:ascii="Calibri" w:hAnsi="Calibri" w:cs="Calibri"/>
          <w:b/>
          <w:bCs/>
          <w:color w:val="E97132" w:themeColor="accent2"/>
        </w:rPr>
        <w:lastRenderedPageBreak/>
        <w:t xml:space="preserve">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re is ample research by Schellenberg to suggest that musical talent or aptitude rather than musical practice and expertise predicts a range of aspects of auditory functioning, especially in the linguistic or speech domain </w:t>
      </w:r>
      <w:hyperlink r:id="rId9"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2E1A31D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report a software error (p.13), but offer no account for how that error could have affected the results.</w:t>
      </w:r>
    </w:p>
    <w:p w14:paraId="3BE34B83" w14:textId="76ED4E93"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able 5 reports an emotion x morph type interaction. Did I miss a discussion of that effect, or follow-up analyses? Please explain.</w:t>
      </w:r>
    </w:p>
    <w:p w14:paraId="018ED86C" w14:textId="5BD8C289" w:rsidR="00293040"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r w:rsidR="00293040" w:rsidRPr="00727109">
        <w:rPr>
          <w:rFonts w:ascii="Calibri" w:hAnsi="Calibri" w:cs="Calibri"/>
          <w:b/>
          <w:bCs/>
        </w:rPr>
        <w:br/>
      </w:r>
      <w:r w:rsidR="00293040" w:rsidRPr="00727109">
        <w:rPr>
          <w:rFonts w:ascii="Calibri" w:hAnsi="Calibri" w:cs="Calibri"/>
          <w:b/>
          <w:bCs/>
        </w:rPr>
        <w:br/>
      </w:r>
    </w:p>
    <w:p w14:paraId="27396585" w14:textId="77777777" w:rsidR="008F786B" w:rsidRPr="00727109" w:rsidRDefault="008F786B" w:rsidP="008F786B">
      <w:pPr>
        <w:rPr>
          <w:rFonts w:ascii="Calibri" w:hAnsi="Calibri" w:cs="Calibri"/>
        </w:rPr>
      </w:pPr>
    </w:p>
    <w:sectPr w:rsidR="008F786B" w:rsidRPr="00727109"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9-04T15:08:00Z" w:initials="CN">
    <w:p w14:paraId="3C19D7F7" w14:textId="77F204B3" w:rsidR="00821DFF" w:rsidRPr="00821DFF" w:rsidRDefault="00821DFF">
      <w:pPr>
        <w:pStyle w:val="Kommentartext"/>
        <w:rPr>
          <w:lang w:val="de-DE"/>
        </w:rPr>
      </w:pPr>
      <w:r>
        <w:rPr>
          <w:rStyle w:val="Kommentarzeichen"/>
        </w:rPr>
        <w:annotationRef/>
      </w:r>
      <w:r w:rsidRPr="00821DFF">
        <w:rPr>
          <w:lang w:val="de-DE"/>
        </w:rPr>
        <w:t>Die Ratingstudie ist i</w:t>
      </w:r>
      <w:r>
        <w:rPr>
          <w:lang w:val="de-DE"/>
        </w:rPr>
        <w:t xml:space="preserve">m OSF vom SCAN Paper drin. Da das Dokument nie offiziell veröffentlicht wurde, könnte ich es auch in das aktuell OSF mit </w:t>
      </w:r>
      <w:proofErr w:type="spellStart"/>
      <w:r>
        <w:rPr>
          <w:lang w:val="de-DE"/>
        </w:rPr>
        <w:t>rüberkopieren</w:t>
      </w:r>
      <w:proofErr w:type="spellEnd"/>
      <w:r>
        <w:rPr>
          <w:lang w:val="de-DE"/>
        </w:rPr>
        <w:t>, aber habe ein wenig Sorge, dass die akribischen Reviewer sich da dann im Detail durchwühlen. ^^</w:t>
      </w:r>
    </w:p>
  </w:comment>
  <w:comment w:id="2" w:author="christine.nussbaum" w:date="2025-09-03T18:13:00Z" w:initials="c">
    <w:p w14:paraId="2F163F98" w14:textId="77777777" w:rsidR="004B5A19" w:rsidRPr="00DC1130" w:rsidRDefault="004B5A19" w:rsidP="004B5A19">
      <w:pPr>
        <w:pStyle w:val="Kommentartext"/>
        <w:rPr>
          <w:lang w:val="de-DE"/>
        </w:rPr>
      </w:pPr>
      <w:r>
        <w:rPr>
          <w:rStyle w:val="Kommentarzeichen"/>
        </w:rPr>
        <w:annotationRef/>
      </w:r>
      <w:r w:rsidRPr="00DC1130">
        <w:rPr>
          <w:lang w:val="de-DE"/>
        </w:rPr>
        <w:t>Jessica</w:t>
      </w:r>
    </w:p>
  </w:comment>
  <w:comment w:id="3" w:author="christine.nussbaum" w:date="2025-09-03T17:49:00Z" w:initials="c">
    <w:p w14:paraId="1DA07F73" w14:textId="106FE0F8" w:rsidR="00B44972" w:rsidRPr="00DC1130" w:rsidRDefault="00B44972" w:rsidP="00B44972">
      <w:pPr>
        <w:pStyle w:val="Kommentartext"/>
        <w:rPr>
          <w:lang w:val="de-DE"/>
        </w:rPr>
      </w:pPr>
      <w:r>
        <w:rPr>
          <w:rStyle w:val="Kommentarzeichen"/>
        </w:rPr>
        <w:annotationRef/>
      </w:r>
      <w:r w:rsidRPr="00DC1130">
        <w:rPr>
          <w:lang w:val="de-DE"/>
        </w:rPr>
        <w:t xml:space="preserve">Seid ihr damit einverstanden? Habe das jetzt an knapp 30 Stellen geändert, inklusive Titel und Keywor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19D7F7" w15:done="0"/>
  <w15:commentEx w15:paraId="2F163F98" w15:done="0"/>
  <w15:commentEx w15:paraId="1DA07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5B75F0" w16cex:dateUtc="2025-09-03T16:13:00Z"/>
  <w16cex:commentExtensible w16cex:durableId="385664F2" w16cex:dateUtc="2025-09-03T16:13:00Z"/>
  <w16cex:commentExtensible w16cex:durableId="6D1ABAA7" w16cex:dateUtc="2025-09-03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19D7F7" w16cid:durableId="2C6429D2"/>
  <w16cid:commentId w16cid:paraId="2F163F98" w16cid:durableId="285B75F0"/>
  <w16cid:commentId w16cid:paraId="1DA07F73" w16cid:durableId="6D1ABA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B1C96"/>
    <w:rsid w:val="00115EDE"/>
    <w:rsid w:val="001C1D45"/>
    <w:rsid w:val="002665AD"/>
    <w:rsid w:val="00291B60"/>
    <w:rsid w:val="00293040"/>
    <w:rsid w:val="002A7AAC"/>
    <w:rsid w:val="00333073"/>
    <w:rsid w:val="004B5A19"/>
    <w:rsid w:val="00523B4D"/>
    <w:rsid w:val="00600861"/>
    <w:rsid w:val="00727109"/>
    <w:rsid w:val="00747B6A"/>
    <w:rsid w:val="007A40EA"/>
    <w:rsid w:val="00821DFF"/>
    <w:rsid w:val="008A0884"/>
    <w:rsid w:val="008A6F81"/>
    <w:rsid w:val="008F786B"/>
    <w:rsid w:val="00940640"/>
    <w:rsid w:val="009A5FCE"/>
    <w:rsid w:val="009F0AEA"/>
    <w:rsid w:val="00A900AD"/>
    <w:rsid w:val="00AA0B3C"/>
    <w:rsid w:val="00B01A9E"/>
    <w:rsid w:val="00B44972"/>
    <w:rsid w:val="00B6212E"/>
    <w:rsid w:val="00D54A75"/>
    <w:rsid w:val="00D712D5"/>
    <w:rsid w:val="00D958F5"/>
    <w:rsid w:val="00DC1130"/>
    <w:rsid w:val="00EA06B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doi.org/10.1093/scan/nsac033"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37/xlm0000798"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 w:val="00C3516F"/>
    <w:rsid w:val="00F06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261</Words>
  <Characters>26845</Characters>
  <Application>Microsoft Office Word</Application>
  <DocSecurity>0</DocSecurity>
  <Lines>223</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7</cp:revision>
  <dcterms:created xsi:type="dcterms:W3CDTF">2025-09-03T13:26:00Z</dcterms:created>
  <dcterms:modified xsi:type="dcterms:W3CDTF">2025-09-04T14:49:00Z</dcterms:modified>
</cp:coreProperties>
</file>